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FE893" w14:textId="77777777"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14:paraId="4BEA4484" w14:textId="77777777" w:rsidR="00BE0013" w:rsidRDefault="00BE0013" w:rsidP="00BE0013">
      <w:pPr>
        <w:jc w:val="both"/>
      </w:pPr>
    </w:p>
    <w:p w14:paraId="75535231" w14:textId="77777777" w:rsidR="00BE0013" w:rsidRDefault="00BE0013" w:rsidP="00BE0013">
      <w:pPr>
        <w:pStyle w:val="Paragraphedeliste"/>
        <w:numPr>
          <w:ilvl w:val="0"/>
          <w:numId w:val="1"/>
        </w:numPr>
        <w:jc w:val="both"/>
        <w:rPr>
          <w:b/>
        </w:rPr>
      </w:pPr>
      <w:r w:rsidRPr="00BE0013">
        <w:rPr>
          <w:b/>
        </w:rPr>
        <w:t>Context, motivation</w:t>
      </w:r>
    </w:p>
    <w:p w14:paraId="188524A1" w14:textId="77777777" w:rsidR="00FA5B91" w:rsidRDefault="00FA5B91" w:rsidP="00BE0013">
      <w:pPr>
        <w:pStyle w:val="Paragraphedeliste"/>
        <w:ind w:left="0"/>
        <w:jc w:val="both"/>
      </w:pPr>
    </w:p>
    <w:p w14:paraId="46DAEDA9" w14:textId="2436F5A4" w:rsidR="00BE0013" w:rsidRDefault="00BE0013" w:rsidP="00BE0013">
      <w:pPr>
        <w:pStyle w:val="Paragraphedeliste"/>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w:t>
      </w:r>
      <w:r w:rsidR="001A51A8">
        <w:t>ended on</w:t>
      </w:r>
      <w:r>
        <w:t xml:space="preserve"> the 18</w:t>
      </w:r>
      <w:r w:rsidRPr="00BE0013">
        <w:rPr>
          <w:vertAlign w:val="superscript"/>
        </w:rPr>
        <w:t>th</w:t>
      </w:r>
      <w:r>
        <w:t xml:space="preserve"> of May 2020. </w:t>
      </w:r>
      <w:r w:rsidR="001A51A8">
        <w:t>M</w:t>
      </w:r>
      <w:r>
        <w:t xml:space="preserve">any people </w:t>
      </w:r>
      <w:r w:rsidR="001A51A8">
        <w:t>we</w:t>
      </w:r>
      <w:r>
        <w:t xml:space="preserve">re staying at home, in a situation of partial social isolation. In turn, this may </w:t>
      </w:r>
      <w:r w:rsidR="001A51A8">
        <w:t xml:space="preserve">have </w:t>
      </w:r>
      <w:r>
        <w:t>induce</w:t>
      </w:r>
      <w:r w:rsidR="001A51A8">
        <w:t>d</w:t>
      </w:r>
      <w:r>
        <w:t xml:space="preserve"> psychological distress, which may </w:t>
      </w:r>
      <w:r w:rsidR="001A51A8">
        <w:t xml:space="preserve">have </w:t>
      </w:r>
      <w:r>
        <w:t>result</w:t>
      </w:r>
      <w:r w:rsidR="001A51A8">
        <w:t>ed</w:t>
      </w:r>
      <w:r>
        <w:t xml:space="preserve"> in elevated anxiety and/or depressed mood.</w:t>
      </w:r>
      <w:r w:rsidR="001A51A8">
        <w:t xml:space="preserve"> In turn, people may still experience anxiety and/or mood </w:t>
      </w:r>
      <w:proofErr w:type="spellStart"/>
      <w:r w:rsidR="001A51A8">
        <w:t>distrubances</w:t>
      </w:r>
      <w:proofErr w:type="spellEnd"/>
      <w:r w:rsidR="001A51A8">
        <w:t>.</w:t>
      </w:r>
    </w:p>
    <w:p w14:paraId="57DC3693" w14:textId="77777777" w:rsidR="00BE0013" w:rsidRDefault="00BE0013" w:rsidP="00BE0013">
      <w:pPr>
        <w:pStyle w:val="Paragraphedeliste"/>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14:paraId="36267880" w14:textId="77777777" w:rsidR="00BE0013" w:rsidRDefault="00BE0013" w:rsidP="00BE0013">
      <w:pPr>
        <w:pStyle w:val="Paragraphedeliste"/>
        <w:ind w:left="0"/>
        <w:jc w:val="both"/>
      </w:pPr>
    </w:p>
    <w:p w14:paraId="7CE98AD5" w14:textId="77777777" w:rsidR="00FA5B91" w:rsidRDefault="00FA5B91" w:rsidP="00BE0013">
      <w:pPr>
        <w:pStyle w:val="Paragraphedeliste"/>
        <w:ind w:left="0"/>
        <w:jc w:val="both"/>
      </w:pPr>
    </w:p>
    <w:p w14:paraId="26800065" w14:textId="77777777" w:rsidR="00FA5B91" w:rsidRPr="00BE0013" w:rsidRDefault="00FA5B91" w:rsidP="00BE0013">
      <w:pPr>
        <w:pStyle w:val="Paragraphedeliste"/>
        <w:ind w:left="0"/>
        <w:jc w:val="both"/>
      </w:pPr>
    </w:p>
    <w:p w14:paraId="179BF5A4" w14:textId="77777777" w:rsidR="00BE0013" w:rsidRDefault="00BE0013" w:rsidP="00BE0013">
      <w:pPr>
        <w:pStyle w:val="Paragraphedeliste"/>
        <w:numPr>
          <w:ilvl w:val="0"/>
          <w:numId w:val="1"/>
        </w:numPr>
        <w:jc w:val="both"/>
        <w:rPr>
          <w:b/>
        </w:rPr>
      </w:pPr>
      <w:r>
        <w:rPr>
          <w:b/>
        </w:rPr>
        <w:t>Overview</w:t>
      </w:r>
    </w:p>
    <w:p w14:paraId="552B4AFA" w14:textId="77777777" w:rsidR="00FA5B91" w:rsidRDefault="00FA5B91" w:rsidP="00571126">
      <w:pPr>
        <w:pStyle w:val="Paragraphedeliste"/>
        <w:ind w:left="0"/>
        <w:jc w:val="both"/>
      </w:pPr>
    </w:p>
    <w:p w14:paraId="78E82DB6" w14:textId="77777777" w:rsidR="00571126" w:rsidRDefault="00571126" w:rsidP="00571126">
      <w:pPr>
        <w:pStyle w:val="Paragraphedeliste"/>
        <w:ind w:left="0"/>
        <w:jc w:val="both"/>
      </w:pPr>
      <w:r>
        <w:t>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14:paraId="4DA7FF7E" w14:textId="05E81AD0" w:rsidR="00D05EF5" w:rsidRDefault="00D05EF5" w:rsidP="00571126">
      <w:pPr>
        <w:pStyle w:val="Paragraphedeliste"/>
        <w:ind w:left="0"/>
        <w:jc w:val="both"/>
      </w:pPr>
      <w:r>
        <w:t xml:space="preserve">Participants will be financially rewarded at a base rate of </w:t>
      </w:r>
      <w:proofErr w:type="gramStart"/>
      <w:r>
        <w:t>8</w:t>
      </w:r>
      <w:proofErr w:type="gramEnd"/>
      <w:r>
        <w:t>€ per session, plus a performance-based bonus that depends on the test (see below).</w:t>
      </w:r>
    </w:p>
    <w:p w14:paraId="7E2E9799" w14:textId="4A377C4A" w:rsidR="00571126" w:rsidRPr="00571126" w:rsidRDefault="00571126" w:rsidP="00571126">
      <w:pPr>
        <w:pStyle w:val="Paragraphedeliste"/>
        <w:ind w:left="0"/>
        <w:jc w:val="both"/>
      </w:pPr>
      <w:r>
        <w:t xml:space="preserve">Note: we will need to contact </w:t>
      </w:r>
      <w:proofErr w:type="gramStart"/>
      <w:r>
        <w:t>each participant by email according to the testing schedule, in order to remind them</w:t>
      </w:r>
      <w:proofErr w:type="gramEnd"/>
      <w:r>
        <w:t xml:space="preserve"> of the timing of testing session.</w:t>
      </w:r>
    </w:p>
    <w:p w14:paraId="6DE89397" w14:textId="77777777" w:rsidR="00FA5B91" w:rsidRDefault="00FA5B91" w:rsidP="00571126">
      <w:pPr>
        <w:pStyle w:val="Paragraphedeliste"/>
        <w:ind w:left="0"/>
        <w:jc w:val="both"/>
        <w:rPr>
          <w:b/>
        </w:rPr>
      </w:pPr>
    </w:p>
    <w:p w14:paraId="0E730331" w14:textId="77777777" w:rsidR="00FA5B91" w:rsidRDefault="00FA5B91" w:rsidP="00571126">
      <w:pPr>
        <w:pStyle w:val="Paragraphedeliste"/>
        <w:ind w:left="0"/>
        <w:jc w:val="both"/>
        <w:rPr>
          <w:b/>
        </w:rPr>
      </w:pPr>
    </w:p>
    <w:p w14:paraId="6D4E21AD" w14:textId="77777777" w:rsidR="00214864" w:rsidRDefault="00BE0013" w:rsidP="00214864">
      <w:pPr>
        <w:pStyle w:val="Paragraphedeliste"/>
        <w:numPr>
          <w:ilvl w:val="0"/>
          <w:numId w:val="1"/>
        </w:numPr>
        <w:jc w:val="both"/>
        <w:rPr>
          <w:b/>
        </w:rPr>
      </w:pPr>
      <w:r>
        <w:rPr>
          <w:b/>
        </w:rPr>
        <w:t>Cognitive tests</w:t>
      </w:r>
    </w:p>
    <w:p w14:paraId="696ED07F" w14:textId="77777777" w:rsidR="00FA5B91" w:rsidRPr="00FA5B91" w:rsidRDefault="00FA5B91" w:rsidP="00FA5B91">
      <w:pPr>
        <w:jc w:val="both"/>
        <w:rPr>
          <w:b/>
        </w:rPr>
      </w:pPr>
    </w:p>
    <w:p w14:paraId="5B4192A5" w14:textId="77777777" w:rsidR="00571126" w:rsidRDefault="00571126" w:rsidP="00571126">
      <w:pPr>
        <w:pStyle w:val="Paragraphedeliste"/>
        <w:numPr>
          <w:ilvl w:val="1"/>
          <w:numId w:val="1"/>
        </w:numPr>
        <w:jc w:val="both"/>
        <w:rPr>
          <w:b/>
        </w:rPr>
      </w:pPr>
      <w:r>
        <w:rPr>
          <w:b/>
        </w:rPr>
        <w:t>Self-control</w:t>
      </w:r>
    </w:p>
    <w:p w14:paraId="7DA39D1A" w14:textId="457EC50E" w:rsidR="003E2894" w:rsidRDefault="003E2894" w:rsidP="003E2894">
      <w:pPr>
        <w:jc w:val="both"/>
      </w:pPr>
      <w:r>
        <w:t>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a</w:t>
      </w:r>
      <w:r w:rsidR="00580B4D">
        <w:t>n</w:t>
      </w:r>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14:paraId="08CEF47F" w14:textId="2B5A8BB8" w:rsidR="00214864" w:rsidRPr="003E2894" w:rsidRDefault="003E2894" w:rsidP="003E2894">
      <w:pPr>
        <w:jc w:val="both"/>
      </w:pPr>
      <w:r>
        <w:lastRenderedPageBreak/>
        <w:t xml:space="preserve">We use the so-called Rapid Serial Visual Presentation (RSVP) protocol, in which a series of fearful and neutral faces are briefly presented </w:t>
      </w:r>
      <w:r w:rsidR="00580B4D">
        <w:t>t</w:t>
      </w:r>
      <w:r>
        <w:t xml:space="preserve">o the participant in a continuous flow. Participants have to detect the gender of the “target” face, which </w:t>
      </w:r>
      <w:proofErr w:type="gramStart"/>
      <w:r>
        <w:t>is shown</w:t>
      </w:r>
      <w:proofErr w:type="gramEnd"/>
      <w:r>
        <w:t xml:space="preserve"> right after a “distractor” face that induces an attentional blink. Let’s consider the performance gap between a situation in which the target is a fearful face and the distractor is a neutral face (beneficial condition o</w:t>
      </w:r>
      <w:r w:rsidR="00580B4D">
        <w:t xml:space="preserve">r </w:t>
      </w:r>
      <w:r>
        <w:t>BC), and the inverse situation (</w:t>
      </w:r>
      <w:r w:rsidR="00580B4D">
        <w:t>detrimental</w:t>
      </w:r>
      <w:r>
        <w:t xml:space="preserve"> condition or </w:t>
      </w:r>
      <w:r w:rsidR="00580B4D">
        <w:t>D</w:t>
      </w:r>
      <w:r>
        <w:t>C). This gap quantifies one’s inability to inhibit the emotional bias. We define “control efficacy” in terms of the reduction of this gap when reward at stake increases.</w:t>
      </w:r>
    </w:p>
    <w:p w14:paraId="06865DF8" w14:textId="77777777" w:rsidR="00FA5B91" w:rsidRPr="00FA5B91" w:rsidRDefault="003E2894" w:rsidP="00FA5B91">
      <w:pPr>
        <w:pStyle w:val="Paragraphedeliste"/>
        <w:numPr>
          <w:ilvl w:val="2"/>
          <w:numId w:val="1"/>
        </w:numPr>
        <w:jc w:val="both"/>
        <w:rPr>
          <w:b/>
        </w:rPr>
      </w:pPr>
      <w:r>
        <w:rPr>
          <w:b/>
        </w:rPr>
        <w:t>Design</w:t>
      </w:r>
    </w:p>
    <w:p w14:paraId="6BCF9E8D" w14:textId="77777777" w:rsidR="003E2894" w:rsidRDefault="003E2894" w:rsidP="003E2894">
      <w:pPr>
        <w:pStyle w:val="Paragraphedeliste"/>
        <w:ind w:left="0"/>
        <w:jc w:val="both"/>
      </w:pPr>
      <w:r>
        <w:t>The full experimental session is a 2x3 factorial design:</w:t>
      </w:r>
    </w:p>
    <w:p w14:paraId="17026E8D" w14:textId="77777777" w:rsidR="003E2894" w:rsidRDefault="003E2894" w:rsidP="003E2894">
      <w:pPr>
        <w:pStyle w:val="Paragraphedeliste"/>
        <w:numPr>
          <w:ilvl w:val="0"/>
          <w:numId w:val="2"/>
        </w:numPr>
        <w:jc w:val="both"/>
      </w:pPr>
      <w:r>
        <w:t>Factor 1 = reward: 2 levels (high: 2€ and low: 0.05€ per correct answer)</w:t>
      </w:r>
    </w:p>
    <w:p w14:paraId="5357DD48" w14:textId="77777777" w:rsidR="003E2894" w:rsidRDefault="003E2894" w:rsidP="003E2894">
      <w:pPr>
        <w:pStyle w:val="Paragraphedeliste"/>
        <w:numPr>
          <w:ilvl w:val="0"/>
          <w:numId w:val="2"/>
        </w:numPr>
        <w:jc w:val="both"/>
      </w:pPr>
      <w:r>
        <w:t>Factor 2 = emotion “usefulness”: 3 levels (beneficial, detrimental and control)</w:t>
      </w:r>
    </w:p>
    <w:p w14:paraId="6CD0E6A0" w14:textId="77777777" w:rsidR="003E2894" w:rsidRDefault="003E2894" w:rsidP="003E2894">
      <w:pPr>
        <w:pStyle w:val="Paragraphedeliste"/>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14:paraId="252C6F4E" w14:textId="77777777" w:rsidR="007D0618" w:rsidRDefault="007D0618" w:rsidP="003E2894">
      <w:pPr>
        <w:pStyle w:val="Paragraphedeliste"/>
        <w:ind w:left="0"/>
        <w:jc w:val="both"/>
      </w:pPr>
    </w:p>
    <w:p w14:paraId="34B6BB75" w14:textId="77777777" w:rsidR="003E2894" w:rsidRDefault="003E2894" w:rsidP="003E2894">
      <w:pPr>
        <w:pStyle w:val="Paragraphedeliste"/>
        <w:numPr>
          <w:ilvl w:val="2"/>
          <w:numId w:val="1"/>
        </w:numPr>
        <w:jc w:val="both"/>
        <w:rPr>
          <w:b/>
        </w:rPr>
      </w:pPr>
      <w:r>
        <w:rPr>
          <w:b/>
        </w:rPr>
        <w:t>Testing schedule</w:t>
      </w:r>
    </w:p>
    <w:p w14:paraId="61425337" w14:textId="77777777" w:rsidR="007D0618" w:rsidRDefault="007D0618" w:rsidP="007D0618">
      <w:pPr>
        <w:pStyle w:val="Paragraphedeliste"/>
        <w:ind w:left="0"/>
        <w:jc w:val="both"/>
      </w:pPr>
      <w:r>
        <w:t>We expect this test to have good test-retest psychometric properties (in particular: session-to-session spill-over effects should be negligible).</w:t>
      </w:r>
    </w:p>
    <w:p w14:paraId="487F4B68" w14:textId="77777777" w:rsidR="007D0618" w:rsidRDefault="007D0618" w:rsidP="007D0618">
      <w:pPr>
        <w:pStyle w:val="Paragraphedeliste"/>
        <w:ind w:left="0"/>
        <w:jc w:val="both"/>
      </w:pPr>
      <w:r>
        <w:t>Therefore, we set the testing schedule as follows:</w:t>
      </w:r>
    </w:p>
    <w:p w14:paraId="567CBA3C" w14:textId="482CDFA7" w:rsidR="007D0618" w:rsidRDefault="009E6F1D" w:rsidP="007D0618">
      <w:pPr>
        <w:pStyle w:val="Paragraphedeliste"/>
        <w:numPr>
          <w:ilvl w:val="0"/>
          <w:numId w:val="5"/>
        </w:numPr>
        <w:jc w:val="both"/>
      </w:pPr>
      <w:r>
        <w:t>Months #1 and #2</w:t>
      </w:r>
      <w:r w:rsidR="007D0618">
        <w:t>: every week, with a 4-days testing window (starting each Friday).</w:t>
      </w:r>
    </w:p>
    <w:p w14:paraId="0A016764" w14:textId="2BE54337" w:rsidR="007D0618" w:rsidRDefault="009E6F1D" w:rsidP="007D0618">
      <w:pPr>
        <w:pStyle w:val="Paragraphedeliste"/>
        <w:numPr>
          <w:ilvl w:val="0"/>
          <w:numId w:val="5"/>
        </w:numPr>
        <w:jc w:val="both"/>
      </w:pPr>
      <w:r>
        <w:t>Months #</w:t>
      </w:r>
      <w:r>
        <w:t>3</w:t>
      </w:r>
      <w:r>
        <w:t xml:space="preserve"> and #</w:t>
      </w:r>
      <w:r>
        <w:t>4</w:t>
      </w:r>
      <w:r w:rsidR="007D0618">
        <w:t>: every two weeks, with a 4-days testing window (starting each Friday).</w:t>
      </w:r>
    </w:p>
    <w:p w14:paraId="72E827C4" w14:textId="29F6EF0F" w:rsidR="007D0618" w:rsidRDefault="009E6F1D" w:rsidP="00FA5B91">
      <w:pPr>
        <w:pStyle w:val="Paragraphedeliste"/>
        <w:numPr>
          <w:ilvl w:val="0"/>
          <w:numId w:val="5"/>
        </w:numPr>
        <w:jc w:val="both"/>
      </w:pPr>
      <w:r>
        <w:t>Months #</w:t>
      </w:r>
      <w:r>
        <w:t>5</w:t>
      </w:r>
      <w:r>
        <w:t xml:space="preserve"> and #</w:t>
      </w:r>
      <w:r>
        <w:t>6</w:t>
      </w:r>
      <w:r w:rsidR="007D0618">
        <w:t>: every month, with a 4-days testing window (starting each Friday).</w:t>
      </w:r>
    </w:p>
    <w:p w14:paraId="4F4A6C22" w14:textId="77777777" w:rsidR="007D0618" w:rsidRPr="007D0618" w:rsidRDefault="007D0618" w:rsidP="007D0618">
      <w:pPr>
        <w:pStyle w:val="Paragraphedeliste"/>
        <w:ind w:left="0"/>
        <w:jc w:val="both"/>
      </w:pPr>
    </w:p>
    <w:p w14:paraId="75233DC6" w14:textId="77777777" w:rsidR="007D0618" w:rsidRPr="003E2894" w:rsidRDefault="007D0618" w:rsidP="003E2894">
      <w:pPr>
        <w:pStyle w:val="Paragraphedeliste"/>
        <w:numPr>
          <w:ilvl w:val="2"/>
          <w:numId w:val="1"/>
        </w:numPr>
        <w:jc w:val="both"/>
        <w:rPr>
          <w:b/>
        </w:rPr>
      </w:pPr>
      <w:r>
        <w:rPr>
          <w:b/>
        </w:rPr>
        <w:t>Notes</w:t>
      </w:r>
    </w:p>
    <w:p w14:paraId="6405C492" w14:textId="77777777"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are presented </w:t>
      </w:r>
      <w:r w:rsidR="0069478C">
        <w:t>during</w:t>
      </w:r>
      <w:r>
        <w:t xml:space="preserve"> </w:t>
      </w:r>
      <w:r w:rsidR="0069478C">
        <w:t>7</w:t>
      </w:r>
      <w:r>
        <w:t>0 msec</w:t>
      </w:r>
      <w:r w:rsidR="0069478C">
        <w:t xml:space="preserve"> with null ISI</w:t>
      </w:r>
      <w:r>
        <w:t>.</w:t>
      </w:r>
    </w:p>
    <w:p w14:paraId="4C5307C1" w14:textId="77777777" w:rsidR="00C90DFF" w:rsidRDefault="00C90DFF" w:rsidP="007D0618">
      <w:pPr>
        <w:jc w:val="both"/>
      </w:pPr>
      <w:r>
        <w:t>The full experimental session uses 242 face images (Chicago Face Database), which need to be loaded prior to each testing session.</w:t>
      </w:r>
    </w:p>
    <w:p w14:paraId="285D547A" w14:textId="77777777" w:rsidR="00C90DFF" w:rsidRDefault="003E2894" w:rsidP="007D0618">
      <w:pPr>
        <w:jc w:val="both"/>
      </w:pPr>
      <w:r>
        <w:t>We need to record participants’ choice and reaction time at each trial.</w:t>
      </w:r>
    </w:p>
    <w:p w14:paraId="1F7E8C3D" w14:textId="0A1A5789" w:rsidR="003E2894" w:rsidRDefault="003E2894" w:rsidP="007D0618">
      <w:pPr>
        <w:jc w:val="both"/>
      </w:pPr>
      <w:r>
        <w:t xml:space="preserve">Participants’ performance-dependant bonus </w:t>
      </w:r>
      <w:r w:rsidR="009E6F1D">
        <w:t xml:space="preserve">depends upon the accuracy of their responses during each session </w:t>
      </w:r>
      <w:r>
        <w:t>(</w:t>
      </w:r>
      <w:proofErr w:type="gramStart"/>
      <w:r w:rsidR="009E6F1D" w:rsidRPr="009E6F1D">
        <w:rPr>
          <w:highlight w:val="yellow"/>
        </w:rPr>
        <w:t>1</w:t>
      </w:r>
      <w:proofErr w:type="gramEnd"/>
      <w:r w:rsidRPr="009E6F1D">
        <w:rPr>
          <w:highlight w:val="yellow"/>
        </w:rPr>
        <w:t xml:space="preserve"> trial </w:t>
      </w:r>
      <w:r w:rsidR="009E6F1D" w:rsidRPr="009E6F1D">
        <w:rPr>
          <w:highlight w:val="yellow"/>
        </w:rPr>
        <w:t>is</w:t>
      </w:r>
      <w:r w:rsidRPr="009E6F1D">
        <w:rPr>
          <w:highlight w:val="yellow"/>
        </w:rPr>
        <w:t xml:space="preserve"> randomly selected in each reward condition, </w:t>
      </w:r>
      <w:r w:rsidR="003F7B17" w:rsidRPr="009E6F1D">
        <w:rPr>
          <w:highlight w:val="yellow"/>
        </w:rPr>
        <w:t xml:space="preserve">yielding a </w:t>
      </w:r>
      <w:r w:rsidRPr="009E6F1D">
        <w:rPr>
          <w:highlight w:val="yellow"/>
        </w:rPr>
        <w:t xml:space="preserve">maximal bonus </w:t>
      </w:r>
      <w:r w:rsidR="003F7B17" w:rsidRPr="009E6F1D">
        <w:rPr>
          <w:highlight w:val="yellow"/>
        </w:rPr>
        <w:t>of</w:t>
      </w:r>
      <w:r w:rsidRPr="009E6F1D">
        <w:rPr>
          <w:highlight w:val="yellow"/>
        </w:rPr>
        <w:t xml:space="preserve"> </w:t>
      </w:r>
      <w:r w:rsidR="009E6F1D" w:rsidRPr="009E6F1D">
        <w:rPr>
          <w:highlight w:val="yellow"/>
        </w:rPr>
        <w:t>2</w:t>
      </w:r>
      <w:r w:rsidRPr="009E6F1D">
        <w:rPr>
          <w:highlight w:val="yellow"/>
        </w:rPr>
        <w:t>.</w:t>
      </w:r>
      <w:r w:rsidR="009E6F1D" w:rsidRPr="009E6F1D">
        <w:rPr>
          <w:highlight w:val="yellow"/>
        </w:rPr>
        <w:t>05</w:t>
      </w:r>
      <w:r w:rsidRPr="009E6F1D">
        <w:rPr>
          <w:highlight w:val="yellow"/>
        </w:rPr>
        <w:t>€</w:t>
      </w:r>
      <w:r>
        <w:t>).</w:t>
      </w:r>
    </w:p>
    <w:p w14:paraId="54D6B150" w14:textId="77777777" w:rsidR="00C90DFF" w:rsidRDefault="00C90DFF" w:rsidP="00C90DFF">
      <w:pPr>
        <w:pStyle w:val="Paragraphedeliste"/>
        <w:ind w:left="0"/>
        <w:jc w:val="both"/>
      </w:pPr>
    </w:p>
    <w:p w14:paraId="4B5D29E5" w14:textId="77777777" w:rsidR="00A31D18" w:rsidRDefault="00A31D18" w:rsidP="00571126">
      <w:pPr>
        <w:pStyle w:val="Paragraphedeliste"/>
        <w:ind w:left="0"/>
        <w:jc w:val="both"/>
      </w:pPr>
    </w:p>
    <w:p w14:paraId="501D1C3E" w14:textId="77777777" w:rsidR="00571126" w:rsidRPr="00571126" w:rsidRDefault="00A31D18" w:rsidP="00571126">
      <w:pPr>
        <w:pStyle w:val="Paragraphedeliste"/>
        <w:ind w:left="0"/>
        <w:jc w:val="both"/>
      </w:pPr>
      <w:r>
        <w:t xml:space="preserve"> </w:t>
      </w:r>
    </w:p>
    <w:p w14:paraId="07D15F80" w14:textId="77777777" w:rsidR="00571126" w:rsidRDefault="00571126" w:rsidP="00571126">
      <w:pPr>
        <w:pStyle w:val="Paragraphedeliste"/>
        <w:numPr>
          <w:ilvl w:val="1"/>
          <w:numId w:val="1"/>
        </w:numPr>
        <w:jc w:val="both"/>
        <w:rPr>
          <w:b/>
        </w:rPr>
      </w:pPr>
      <w:r>
        <w:rPr>
          <w:b/>
        </w:rPr>
        <w:t>Social cognition</w:t>
      </w:r>
    </w:p>
    <w:p w14:paraId="06497756" w14:textId="346D0389" w:rsidR="00214864" w:rsidRDefault="00214864" w:rsidP="00214864">
      <w:pPr>
        <w:jc w:val="both"/>
      </w:pPr>
      <w:r>
        <w:t>Social cognition refers to the cognitive processes involved in handling social interactions with others. It includes, but is not limited to</w:t>
      </w:r>
      <w:r w:rsidR="002645D5">
        <w:t>,</w:t>
      </w:r>
      <w:r>
        <w:t xml:space="preserve"> (</w:t>
      </w:r>
      <w:proofErr w:type="spellStart"/>
      <w:r>
        <w:t>i</w:t>
      </w:r>
      <w:proofErr w:type="spellEnd"/>
      <w:r>
        <w:t>) the perception, recognition and/or understanding of others’ beliefs, preferences and emotions, and (ii) the ability to influence and/or be influenced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i) peoples’ ability to recognize others’ prudence from their behaviour, and (ii) the attitude alignment that ensues.</w:t>
      </w:r>
    </w:p>
    <w:p w14:paraId="4B73DCCF" w14:textId="155A8C52" w:rsidR="00264A34" w:rsidRDefault="00264A34" w:rsidP="00214864">
      <w:pPr>
        <w:jc w:val="both"/>
      </w:pPr>
      <w:r>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w:t>
      </w:r>
      <w:r w:rsidR="00853FB6">
        <w:lastRenderedPageBreak/>
        <w:t xml:space="preserve">choose between two alternative options, which differ in terms of reward and risk (e.g., 10€ versus 10% chance of winning 100€). </w:t>
      </w:r>
      <w:r w:rsidR="00580B4D">
        <w:t>These alternatives</w:t>
      </w:r>
      <w:r w:rsidR="00853FB6">
        <w:t xml:space="preserve"> </w:t>
      </w:r>
      <w:proofErr w:type="gramStart"/>
      <w:r w:rsidR="00853FB6">
        <w:t>are matched</w:t>
      </w:r>
      <w:proofErr w:type="gramEnd"/>
      <w:r w:rsidR="00853FB6">
        <w:t xml:space="preserve"> in terms of expected utility, and involve two different framings: namely: a loss frame and a gain frame. We measure participants’ prudence and framing bias from their choices. In </w:t>
      </w:r>
      <w:r w:rsidR="00F80DCD">
        <w:rPr>
          <w:i/>
        </w:rPr>
        <w:t>prediction</w:t>
      </w:r>
      <w:r w:rsidR="00853FB6">
        <w:t xml:space="preserve"> phases, participants have </w:t>
      </w:r>
      <w:proofErr w:type="gramStart"/>
      <w:r w:rsidR="00853FB6">
        <w:t>to progressively learn</w:t>
      </w:r>
      <w:proofErr w:type="gramEnd"/>
      <w:r w:rsidR="00853FB6">
        <w:t xml:space="preserve"> the risk attitude of “dummy participants”, who are presented with similar alternative options. In fact, dummy participants are artificial decision makers that reproduce realistic people behaviour (see below). At each trial, we show participants what options are offered to the dummy, ask them to bet on what the dummy will choose, and then show them what the dummy has chosen.</w:t>
      </w:r>
    </w:p>
    <w:p w14:paraId="36EABE60" w14:textId="77777777"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14:paraId="66964629" w14:textId="77777777" w:rsidR="00F80DCD" w:rsidRDefault="00F80DCD" w:rsidP="00F80DCD">
      <w:pPr>
        <w:pStyle w:val="Paragraphedeliste"/>
        <w:numPr>
          <w:ilvl w:val="2"/>
          <w:numId w:val="1"/>
        </w:numPr>
        <w:jc w:val="both"/>
        <w:rPr>
          <w:b/>
        </w:rPr>
      </w:pPr>
      <w:r>
        <w:rPr>
          <w:b/>
        </w:rPr>
        <w:t>Design</w:t>
      </w:r>
    </w:p>
    <w:p w14:paraId="2E0E7234" w14:textId="77777777" w:rsidR="00F80DCD" w:rsidRDefault="00F80DCD" w:rsidP="00F80DCD">
      <w:pPr>
        <w:pStyle w:val="Paragraphedeliste"/>
        <w:ind w:left="0"/>
        <w:jc w:val="both"/>
      </w:pPr>
      <w:r>
        <w:t>The full experimental session consists of two conditions:</w:t>
      </w:r>
    </w:p>
    <w:p w14:paraId="7B401086" w14:textId="77777777" w:rsidR="00F80DCD" w:rsidRPr="00F80DCD" w:rsidRDefault="00F80DCD" w:rsidP="00F80DCD">
      <w:pPr>
        <w:pStyle w:val="Paragraphedeliste"/>
        <w:numPr>
          <w:ilvl w:val="0"/>
          <w:numId w:val="6"/>
        </w:numPr>
        <w:jc w:val="both"/>
        <w:rPr>
          <w:i/>
        </w:rPr>
      </w:pPr>
      <w:r>
        <w:t xml:space="preserve">The social condition comprises 5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hose risk attitude varies according to both framing bias and risk devaluation. There are</w:t>
      </w:r>
      <w:r w:rsidR="00E8511F">
        <w:t xml:space="preserve"> 32</w:t>
      </w:r>
      <w:r>
        <w:t xml:space="preserve"> trials per </w:t>
      </w:r>
      <w:r>
        <w:rPr>
          <w:i/>
        </w:rPr>
        <w:t>decision/prediction</w:t>
      </w:r>
      <w:r>
        <w:t xml:space="preserve"> phase</w:t>
      </w:r>
      <w:r w:rsidR="00E8511F">
        <w:t xml:space="preserve"> (+2 catch trials per </w:t>
      </w:r>
      <w:r w:rsidR="00E8511F">
        <w:rPr>
          <w:i/>
        </w:rPr>
        <w:t>d</w:t>
      </w:r>
      <w:r w:rsidR="00E8511F" w:rsidRPr="00E8511F">
        <w:rPr>
          <w:i/>
        </w:rPr>
        <w:t>ecision</w:t>
      </w:r>
      <w:r w:rsidR="00E8511F">
        <w:t xml:space="preserve"> phase)</w:t>
      </w:r>
      <w:r>
        <w:t>, which means</w:t>
      </w:r>
      <w:r w:rsidR="00E8511F">
        <w:t xml:space="preserve"> 298</w:t>
      </w:r>
      <w:r>
        <w:t xml:space="preserve"> trials in total.</w:t>
      </w:r>
    </w:p>
    <w:p w14:paraId="63C6EA80" w14:textId="77777777" w:rsidR="00F80DCD" w:rsidRPr="0002799F" w:rsidRDefault="00F80DCD" w:rsidP="0002799F">
      <w:pPr>
        <w:pStyle w:val="Paragraphedeliste"/>
        <w:numPr>
          <w:ilvl w:val="0"/>
          <w:numId w:val="6"/>
        </w:numPr>
        <w:jc w:val="both"/>
        <w:rPr>
          <w:i/>
        </w:rPr>
      </w:pPr>
      <w:r>
        <w:t xml:space="preserve">The non-social control condition comprises only 1 </w:t>
      </w:r>
      <w:r>
        <w:rPr>
          <w:i/>
        </w:rPr>
        <w:t>prediction</w:t>
      </w:r>
      <w:r>
        <w:t xml:space="preserve"> phase, which is match with the social condition in terms of learning requirements. At each trial, participants are presented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w:t>
      </w:r>
      <w:proofErr w:type="gramStart"/>
      <w:r w:rsidR="003F7B17">
        <w:t>are told</w:t>
      </w:r>
      <w:proofErr w:type="gramEnd"/>
      <w:r w:rsidR="003F7B17">
        <w:t xml:space="preserve"> which ecosystem actually yielded the most offspring. The hidden efficacy of ecosystems is probabilis</w:t>
      </w:r>
      <w:r w:rsidR="00E8511F">
        <w:t>tic</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E8511F">
        <w:t xml:space="preserve"> There 32 trials in total for the non-social condition (i.e. the experimental session consists of 330 trials).</w:t>
      </w:r>
    </w:p>
    <w:p w14:paraId="611F1A39" w14:textId="77777777" w:rsidR="003F7B17" w:rsidRDefault="003F7B17" w:rsidP="00F80DCD">
      <w:pPr>
        <w:pStyle w:val="Paragraphedeliste"/>
        <w:ind w:left="0"/>
        <w:jc w:val="both"/>
      </w:pPr>
    </w:p>
    <w:p w14:paraId="013DE1DD" w14:textId="77777777" w:rsidR="00F80DCD" w:rsidRDefault="00F80DCD" w:rsidP="00F80DCD">
      <w:pPr>
        <w:pStyle w:val="Paragraphedeliste"/>
        <w:numPr>
          <w:ilvl w:val="2"/>
          <w:numId w:val="1"/>
        </w:numPr>
        <w:jc w:val="both"/>
        <w:rPr>
          <w:b/>
        </w:rPr>
      </w:pPr>
      <w:r>
        <w:rPr>
          <w:b/>
        </w:rPr>
        <w:t>Testing schedule</w:t>
      </w:r>
    </w:p>
    <w:p w14:paraId="3E0E9701" w14:textId="77777777" w:rsidR="00F80DCD" w:rsidRDefault="00F80DCD" w:rsidP="00F80DCD">
      <w:pPr>
        <w:pStyle w:val="Paragraphedeliste"/>
        <w:ind w:left="0"/>
        <w:jc w:val="both"/>
      </w:pPr>
      <w:r>
        <w:t>We expect this test to have good test-retest psychometric properties (in particular: session-to-session spill-over effects should be negligible).</w:t>
      </w:r>
    </w:p>
    <w:p w14:paraId="50C3D249" w14:textId="77777777" w:rsidR="00F80DCD" w:rsidRDefault="00F80DCD" w:rsidP="00F80DCD">
      <w:pPr>
        <w:pStyle w:val="Paragraphedeliste"/>
        <w:ind w:left="0"/>
        <w:jc w:val="both"/>
      </w:pPr>
      <w:r>
        <w:t>Therefore, we set the testing schedule as follows:</w:t>
      </w:r>
    </w:p>
    <w:p w14:paraId="50000BB5" w14:textId="77777777" w:rsidR="009A5474" w:rsidRDefault="009A5474" w:rsidP="009A5474">
      <w:pPr>
        <w:pStyle w:val="Paragraphedeliste"/>
        <w:numPr>
          <w:ilvl w:val="0"/>
          <w:numId w:val="5"/>
        </w:numPr>
        <w:jc w:val="both"/>
      </w:pPr>
      <w:r>
        <w:t>Months #1 and #2: every week, with a 4-days testing window (starting each Friday).</w:t>
      </w:r>
    </w:p>
    <w:p w14:paraId="2CCE0CAD" w14:textId="77777777" w:rsidR="009A5474" w:rsidRDefault="009A5474" w:rsidP="009A5474">
      <w:pPr>
        <w:pStyle w:val="Paragraphedeliste"/>
        <w:numPr>
          <w:ilvl w:val="0"/>
          <w:numId w:val="5"/>
        </w:numPr>
        <w:jc w:val="both"/>
      </w:pPr>
      <w:r>
        <w:t>Months #3 and #4: every two weeks, with a 4-days testing window (starting each Friday).</w:t>
      </w:r>
    </w:p>
    <w:p w14:paraId="77C90E3A" w14:textId="77777777" w:rsidR="009A5474" w:rsidRDefault="009A5474" w:rsidP="009A5474">
      <w:pPr>
        <w:pStyle w:val="Paragraphedeliste"/>
        <w:numPr>
          <w:ilvl w:val="0"/>
          <w:numId w:val="5"/>
        </w:numPr>
        <w:jc w:val="both"/>
      </w:pPr>
      <w:r>
        <w:t>Months #5 and #6: every month, with a 4-days testing window (starting each Friday).</w:t>
      </w:r>
    </w:p>
    <w:p w14:paraId="21C40244" w14:textId="77777777" w:rsidR="00F80DCD" w:rsidRPr="007D0618" w:rsidRDefault="00F80DCD" w:rsidP="00F80DCD">
      <w:pPr>
        <w:pStyle w:val="Paragraphedeliste"/>
        <w:ind w:left="0"/>
        <w:jc w:val="both"/>
      </w:pPr>
    </w:p>
    <w:p w14:paraId="7797B1BB" w14:textId="77777777" w:rsidR="0002799F" w:rsidRDefault="00F80DCD" w:rsidP="00F80DCD">
      <w:pPr>
        <w:pStyle w:val="Paragraphedeliste"/>
        <w:numPr>
          <w:ilvl w:val="2"/>
          <w:numId w:val="1"/>
        </w:numPr>
        <w:jc w:val="both"/>
        <w:rPr>
          <w:b/>
        </w:rPr>
      </w:pPr>
      <w:r>
        <w:rPr>
          <w:b/>
        </w:rPr>
        <w:t>Notes</w:t>
      </w:r>
    </w:p>
    <w:p w14:paraId="118A5AA2" w14:textId="77777777" w:rsidR="00F80DCD" w:rsidRPr="0002799F" w:rsidRDefault="00F80DCD" w:rsidP="0002799F">
      <w:pPr>
        <w:pStyle w:val="Paragraphedeliste"/>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14:paraId="03C3AA88" w14:textId="77777777" w:rsidR="00F80DCD" w:rsidRDefault="00F80DCD" w:rsidP="00F80DCD">
      <w:pPr>
        <w:jc w:val="both"/>
      </w:pPr>
      <w:r>
        <w:t>We need to record participants’ choice and reaction time at each trial.</w:t>
      </w:r>
    </w:p>
    <w:p w14:paraId="20C2F174" w14:textId="1699CAE7" w:rsidR="00214864" w:rsidRDefault="009A5474" w:rsidP="00214864">
      <w:pPr>
        <w:jc w:val="both"/>
      </w:pPr>
      <w:r>
        <w:t xml:space="preserve">Participants’ performance-dependant bonus depends upon the accuracy of their responses in </w:t>
      </w:r>
      <w:r>
        <w:rPr>
          <w:i/>
        </w:rPr>
        <w:t>prediction</w:t>
      </w:r>
      <w:r>
        <w:t xml:space="preserve"> phases</w:t>
      </w:r>
      <w:r>
        <w:t xml:space="preserve"> </w:t>
      </w:r>
      <w:r>
        <w:t>during each session (</w:t>
      </w:r>
      <w:proofErr w:type="gramStart"/>
      <w:r w:rsidRPr="009E6F1D">
        <w:rPr>
          <w:highlight w:val="yellow"/>
        </w:rPr>
        <w:t>1</w:t>
      </w:r>
      <w:proofErr w:type="gramEnd"/>
      <w:r w:rsidRPr="009E6F1D">
        <w:rPr>
          <w:highlight w:val="yellow"/>
        </w:rPr>
        <w:t xml:space="preserve"> trial is randomly selected, yielding a maximal bonus of 2€</w:t>
      </w:r>
      <w:r>
        <w:t>).</w:t>
      </w:r>
    </w:p>
    <w:p w14:paraId="2509CCA6" w14:textId="77777777" w:rsidR="009A5474" w:rsidRPr="009A5474" w:rsidRDefault="009A5474" w:rsidP="00214864">
      <w:pPr>
        <w:jc w:val="both"/>
      </w:pPr>
    </w:p>
    <w:p w14:paraId="71B5B45F" w14:textId="77777777" w:rsidR="00571126" w:rsidRDefault="00571126" w:rsidP="00571126">
      <w:pPr>
        <w:pStyle w:val="Paragraphedeliste"/>
        <w:numPr>
          <w:ilvl w:val="1"/>
          <w:numId w:val="1"/>
        </w:numPr>
        <w:jc w:val="both"/>
        <w:rPr>
          <w:b/>
        </w:rPr>
      </w:pPr>
      <w:r>
        <w:rPr>
          <w:b/>
        </w:rPr>
        <w:lastRenderedPageBreak/>
        <w:t>Self-efficacy learning</w:t>
      </w:r>
    </w:p>
    <w:p w14:paraId="62D59A6B" w14:textId="2436AC3C" w:rsidR="000D2799" w:rsidRDefault="000D2799" w:rsidP="000D2799">
      <w:pPr>
        <w:pStyle w:val="Paragraphedeliste"/>
        <w:ind w:left="0"/>
        <w:jc w:val="both"/>
      </w:pPr>
      <w:r>
        <w:t xml:space="preserve">Here, self-efficacy refers to one’s belief regarding how much effort one has to invest to reach a given performance level (in any cognitive or physical task). Self-efficacy is </w:t>
      </w:r>
      <w:r w:rsidR="00F020D3">
        <w:t>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14:paraId="607A4CE4" w14:textId="77777777" w:rsidR="002645D5" w:rsidRDefault="002645D5" w:rsidP="000D2799">
      <w:pPr>
        <w:pStyle w:val="Paragraphedeliste"/>
        <w:ind w:left="0"/>
        <w:jc w:val="both"/>
      </w:pPr>
    </w:p>
    <w:p w14:paraId="7599C804" w14:textId="25896D66" w:rsidR="002645D5" w:rsidRDefault="00232D7F" w:rsidP="000D2799">
      <w:pPr>
        <w:pStyle w:val="Paragraphedeliste"/>
        <w:ind w:left="0"/>
        <w:jc w:val="both"/>
      </w:pPr>
      <w:r>
        <w:t>We use a simple short-term memory task</w:t>
      </w:r>
      <w:r w:rsidR="000B0E1D">
        <w:t xml:space="preserve"> that is adapted from the “Memory” game, in which people </w:t>
      </w:r>
      <w:r w:rsidR="002C3D9B">
        <w:t>must learn the location of</w:t>
      </w:r>
      <w:r w:rsidR="000B0E1D">
        <w:t xml:space="preserve"> pairs of twin items within a 4x4 grid of cards. </w:t>
      </w:r>
      <w:r w:rsidR="002C3D9B">
        <w:t xml:space="preserve">The pairs are presented sequentially at a rate of one pair per second. </w:t>
      </w:r>
      <w:r w:rsidR="00A33771">
        <w:t>On each trial, participants are given a target number of pairs to remember to win a bonus for that trial. Participants can choose to see one presentation of all the pairs (a so-called “flip”) as many times as they choose during a trial (</w:t>
      </w:r>
      <w:r w:rsidR="00A33771">
        <w:rPr>
          <w:i/>
          <w:iCs/>
        </w:rPr>
        <w:t>encoding</w:t>
      </w:r>
      <w:r w:rsidR="00A33771">
        <w:t xml:space="preserve"> phase). Then, they are shown one member of each twin pair at a time and are asked to designate the location of the corresponding twin item on the grid (</w:t>
      </w:r>
      <w:r w:rsidR="00A33771">
        <w:rPr>
          <w:i/>
          <w:iCs/>
        </w:rPr>
        <w:t>recall</w:t>
      </w:r>
      <w:r w:rsidR="00A33771">
        <w:t xml:space="preserve"> phase), up to the target number of pairs for that trial. Before, they are provided with their objective performance, they then are sked to provide their confidence level in reaching the target performance level. Additionally, prior to the encoding phase, participants are asked to report the number of ‘flips’ of the 4x4 grid they believe they would need to achieve the target score for that trial. </w:t>
      </w:r>
      <w:r w:rsidR="002645D5">
        <w:t xml:space="preserve">Finally, on certain trials, participants will not be required to complete the recall phase and instead simply report how confident they are that they would have achieved the target score. </w:t>
      </w:r>
    </w:p>
    <w:p w14:paraId="1B450CA5" w14:textId="486F6C47" w:rsidR="002C3D9B" w:rsidRPr="00A33771" w:rsidRDefault="00A33771" w:rsidP="000D2799">
      <w:pPr>
        <w:pStyle w:val="Paragraphedeliste"/>
        <w:ind w:left="0"/>
        <w:jc w:val="both"/>
      </w:pPr>
      <w:r>
        <w:t>Repeating this procedure over trials allows us to monitor the progressive update of self-efficacy and its potential associated learning biases.</w:t>
      </w:r>
    </w:p>
    <w:p w14:paraId="73A7F89C" w14:textId="77777777" w:rsidR="00FA5B91" w:rsidRDefault="00FA5B91" w:rsidP="000D2799">
      <w:pPr>
        <w:pStyle w:val="Paragraphedeliste"/>
        <w:ind w:left="0"/>
        <w:jc w:val="both"/>
      </w:pPr>
    </w:p>
    <w:p w14:paraId="0DF97009" w14:textId="77777777" w:rsidR="00DB69D9" w:rsidRDefault="00DB69D9" w:rsidP="00DB69D9">
      <w:pPr>
        <w:pStyle w:val="Paragraphedeliste"/>
        <w:numPr>
          <w:ilvl w:val="2"/>
          <w:numId w:val="1"/>
        </w:numPr>
        <w:jc w:val="both"/>
        <w:rPr>
          <w:b/>
        </w:rPr>
      </w:pPr>
      <w:r>
        <w:rPr>
          <w:b/>
        </w:rPr>
        <w:t>Design</w:t>
      </w:r>
    </w:p>
    <w:p w14:paraId="354BCA62" w14:textId="34AE02BE" w:rsidR="00DB69D9" w:rsidRDefault="00DB69D9" w:rsidP="00DB69D9">
      <w:pPr>
        <w:pStyle w:val="Paragraphedeliste"/>
        <w:ind w:left="0"/>
        <w:jc w:val="both"/>
      </w:pPr>
      <w:r>
        <w:t xml:space="preserve">The full experimental session simply consists of a repetition of </w:t>
      </w:r>
      <w:r w:rsidR="00A33771">
        <w:t>30</w:t>
      </w:r>
      <w:r>
        <w:t xml:space="preserve"> trials of the game.</w:t>
      </w:r>
    </w:p>
    <w:p w14:paraId="379FE586" w14:textId="77777777" w:rsidR="00DB69D9" w:rsidRDefault="00DB69D9" w:rsidP="00DB69D9">
      <w:pPr>
        <w:pStyle w:val="Paragraphedeliste"/>
        <w:ind w:left="0"/>
        <w:jc w:val="both"/>
      </w:pPr>
    </w:p>
    <w:p w14:paraId="0C3509F1" w14:textId="77777777" w:rsidR="00DB69D9" w:rsidRDefault="00DB69D9" w:rsidP="00DB69D9">
      <w:pPr>
        <w:pStyle w:val="Paragraphedeliste"/>
        <w:numPr>
          <w:ilvl w:val="2"/>
          <w:numId w:val="1"/>
        </w:numPr>
        <w:jc w:val="both"/>
        <w:rPr>
          <w:b/>
        </w:rPr>
      </w:pPr>
      <w:r>
        <w:rPr>
          <w:b/>
        </w:rPr>
        <w:t>Testing schedule</w:t>
      </w:r>
    </w:p>
    <w:p w14:paraId="69CB283B" w14:textId="076A0F74" w:rsidR="00DB69D9" w:rsidRDefault="00DB69D9" w:rsidP="00DB69D9">
      <w:pPr>
        <w:pStyle w:val="Paragraphedeliste"/>
        <w:ind w:left="0"/>
        <w:jc w:val="both"/>
      </w:pPr>
      <w:r>
        <w:t xml:space="preserve">We do not know whether this test </w:t>
      </w:r>
      <w:r w:rsidR="00580B4D">
        <w:t>possesses</w:t>
      </w:r>
      <w:r>
        <w:t xml:space="preserve"> good test-retest psychometric properties. In particular, session-to-session </w:t>
      </w:r>
      <w:proofErr w:type="gramStart"/>
      <w:r>
        <w:t>spill-over</w:t>
      </w:r>
      <w:proofErr w:type="gramEnd"/>
      <w:r>
        <w:t xml:space="preserve"> effects may be present, given that participants may have saturated </w:t>
      </w:r>
      <w:r w:rsidR="00580B4D">
        <w:t>self</w:t>
      </w:r>
      <w:r>
        <w:t>-efficacy learning over previous sessions.</w:t>
      </w:r>
    </w:p>
    <w:p w14:paraId="31D35CCA" w14:textId="77777777" w:rsidR="00DB69D9" w:rsidRDefault="00DB69D9" w:rsidP="00DB69D9">
      <w:pPr>
        <w:pStyle w:val="Paragraphedeliste"/>
        <w:ind w:left="0"/>
        <w:jc w:val="both"/>
      </w:pPr>
      <w:r>
        <w:t>Therefore, we set the testing schedule as follows:</w:t>
      </w:r>
    </w:p>
    <w:p w14:paraId="6237E18C" w14:textId="77777777" w:rsidR="009A5474" w:rsidRDefault="009A5474" w:rsidP="009A5474">
      <w:pPr>
        <w:pStyle w:val="Paragraphedeliste"/>
        <w:numPr>
          <w:ilvl w:val="0"/>
          <w:numId w:val="5"/>
        </w:numPr>
        <w:jc w:val="both"/>
      </w:pPr>
      <w:r>
        <w:t xml:space="preserve">Months #1 and #2: every </w:t>
      </w:r>
      <w:bookmarkStart w:id="0" w:name="_GoBack"/>
      <w:bookmarkEnd w:id="0"/>
      <w:r>
        <w:t>week, with a 4-days testing window (starting each Friday).</w:t>
      </w:r>
    </w:p>
    <w:p w14:paraId="14D4AB7A" w14:textId="77777777" w:rsidR="009A5474" w:rsidRDefault="009A5474" w:rsidP="009A5474">
      <w:pPr>
        <w:pStyle w:val="Paragraphedeliste"/>
        <w:numPr>
          <w:ilvl w:val="0"/>
          <w:numId w:val="5"/>
        </w:numPr>
        <w:jc w:val="both"/>
      </w:pPr>
      <w:r>
        <w:t>Months #3 and #4: every two weeks, with a 4-days testing window (starting each Friday).</w:t>
      </w:r>
    </w:p>
    <w:p w14:paraId="3DC32536" w14:textId="77777777" w:rsidR="009A5474" w:rsidRDefault="009A5474" w:rsidP="009A5474">
      <w:pPr>
        <w:pStyle w:val="Paragraphedeliste"/>
        <w:numPr>
          <w:ilvl w:val="0"/>
          <w:numId w:val="5"/>
        </w:numPr>
        <w:jc w:val="both"/>
      </w:pPr>
      <w:r>
        <w:t>Months #5 and #6: every month, with a 4-days testing window (starting each Friday).</w:t>
      </w:r>
    </w:p>
    <w:p w14:paraId="6C0A8A14" w14:textId="77777777" w:rsidR="00DB69D9" w:rsidRPr="007D0618" w:rsidRDefault="00DB69D9" w:rsidP="00DB69D9">
      <w:pPr>
        <w:pStyle w:val="Paragraphedeliste"/>
        <w:ind w:left="0"/>
        <w:jc w:val="both"/>
      </w:pPr>
    </w:p>
    <w:p w14:paraId="6B5FFFBF" w14:textId="77777777" w:rsidR="00DB69D9" w:rsidRPr="003E2894" w:rsidRDefault="00DB69D9" w:rsidP="00DB69D9">
      <w:pPr>
        <w:pStyle w:val="Paragraphedeliste"/>
        <w:numPr>
          <w:ilvl w:val="2"/>
          <w:numId w:val="1"/>
        </w:numPr>
        <w:jc w:val="both"/>
        <w:rPr>
          <w:b/>
        </w:rPr>
      </w:pPr>
      <w:r>
        <w:rPr>
          <w:b/>
        </w:rPr>
        <w:t>Notes</w:t>
      </w:r>
    </w:p>
    <w:p w14:paraId="5CE34489" w14:textId="77777777" w:rsidR="00DB69D9" w:rsidRDefault="00DB69D9" w:rsidP="00DB69D9">
      <w:pPr>
        <w:jc w:val="both"/>
      </w:pPr>
      <w:r>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14:paraId="15C9293E" w14:textId="77777777"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14:paraId="053A4A8B" w14:textId="4857B812" w:rsidR="009A5474" w:rsidRPr="009A5474" w:rsidRDefault="009A5474" w:rsidP="009A5474">
      <w:pPr>
        <w:jc w:val="both"/>
      </w:pPr>
      <w:r>
        <w:lastRenderedPageBreak/>
        <w:t>Participants’ performance-dependant bonus depends upon the accuracy of their responses during each session (</w:t>
      </w:r>
      <w:proofErr w:type="gramStart"/>
      <w:r w:rsidRPr="009E6F1D">
        <w:rPr>
          <w:highlight w:val="yellow"/>
        </w:rPr>
        <w:t>1</w:t>
      </w:r>
      <w:proofErr w:type="gramEnd"/>
      <w:r w:rsidRPr="009E6F1D">
        <w:rPr>
          <w:highlight w:val="yellow"/>
        </w:rPr>
        <w:t xml:space="preserve"> trial is randomly selected, yielding a maximal bonus of 2€</w:t>
      </w:r>
      <w:r>
        <w:t>).</w:t>
      </w:r>
    </w:p>
    <w:p w14:paraId="6D1F0FB6" w14:textId="77777777" w:rsidR="00F020D3" w:rsidRDefault="00F020D3" w:rsidP="000D2799">
      <w:pPr>
        <w:pStyle w:val="Paragraphedeliste"/>
        <w:ind w:left="0"/>
        <w:jc w:val="both"/>
      </w:pPr>
    </w:p>
    <w:p w14:paraId="5BAA9CC5" w14:textId="77777777" w:rsidR="000D2799" w:rsidRPr="000D2799" w:rsidRDefault="000D2799" w:rsidP="000D2799">
      <w:pPr>
        <w:pStyle w:val="Paragraphedeliste"/>
        <w:ind w:left="0"/>
        <w:jc w:val="both"/>
      </w:pPr>
    </w:p>
    <w:p w14:paraId="3B4D21E2" w14:textId="77777777" w:rsidR="00571126" w:rsidRDefault="00571126" w:rsidP="00571126">
      <w:pPr>
        <w:pStyle w:val="Paragraphedeliste"/>
        <w:numPr>
          <w:ilvl w:val="1"/>
          <w:numId w:val="1"/>
        </w:numPr>
        <w:jc w:val="both"/>
        <w:rPr>
          <w:b/>
        </w:rPr>
      </w:pPr>
      <w:r>
        <w:rPr>
          <w:b/>
        </w:rPr>
        <w:t>Reward-Effort trade-offs</w:t>
      </w:r>
    </w:p>
    <w:p w14:paraId="1919BFA8" w14:textId="77777777" w:rsidR="00CC3B52" w:rsidRPr="000613B4" w:rsidRDefault="00CC3B52" w:rsidP="00CC3B52">
      <w:pPr>
        <w:pStyle w:val="Paragraphedeliste"/>
        <w:ind w:left="0"/>
        <w:jc w:val="both"/>
      </w:pPr>
      <w:r w:rsidRPr="00FA5B91">
        <w:rPr>
          <w:highlight w:val="yellow"/>
        </w:rPr>
        <w:t>Claire?</w:t>
      </w:r>
    </w:p>
    <w:p w14:paraId="0BDA60BC" w14:textId="77777777" w:rsidR="00CC3B52" w:rsidRDefault="00CC3B52" w:rsidP="00CC3B52">
      <w:pPr>
        <w:pStyle w:val="Paragraphedeliste"/>
        <w:ind w:left="0"/>
        <w:jc w:val="both"/>
        <w:rPr>
          <w:b/>
        </w:rPr>
      </w:pPr>
    </w:p>
    <w:p w14:paraId="53BDB176" w14:textId="77777777" w:rsidR="00CC3B52" w:rsidRDefault="00CC3B52" w:rsidP="00CC3B52">
      <w:pPr>
        <w:pStyle w:val="Paragraphedeliste"/>
        <w:ind w:left="0"/>
        <w:jc w:val="both"/>
        <w:rPr>
          <w:b/>
        </w:rPr>
      </w:pPr>
    </w:p>
    <w:p w14:paraId="2F4DD94E" w14:textId="77777777" w:rsidR="00CC3B52" w:rsidRDefault="00CC3B52" w:rsidP="00571126">
      <w:pPr>
        <w:pStyle w:val="Paragraphedeliste"/>
        <w:numPr>
          <w:ilvl w:val="1"/>
          <w:numId w:val="1"/>
        </w:numPr>
        <w:jc w:val="both"/>
        <w:rPr>
          <w:b/>
        </w:rPr>
      </w:pPr>
      <w:r>
        <w:rPr>
          <w:b/>
        </w:rPr>
        <w:t>Questionnaires</w:t>
      </w:r>
    </w:p>
    <w:p w14:paraId="58964C38" w14:textId="77777777" w:rsidR="00571126" w:rsidRDefault="00CC3B52" w:rsidP="00571126">
      <w:pPr>
        <w:pStyle w:val="Paragraphedeliste"/>
        <w:ind w:left="0"/>
        <w:jc w:val="both"/>
      </w:pPr>
      <w:r w:rsidRPr="00CC3B52">
        <w:t xml:space="preserve">After completion of </w:t>
      </w:r>
      <w:r w:rsidR="006C33F1">
        <w:t>each</w:t>
      </w:r>
      <w:r w:rsidRPr="00CC3B52">
        <w:t xml:space="preserve"> behavioural session, participants will be asked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ill be asked to fill-in a self-made questionnaire that evaluates their personal containment </w:t>
      </w:r>
      <w:r w:rsidR="006C33F1">
        <w:t>situation (“containment questionnaire”).</w:t>
      </w:r>
    </w:p>
    <w:p w14:paraId="18F6D3BE" w14:textId="77777777" w:rsidR="006C33F1" w:rsidRDefault="006C33F1" w:rsidP="00571126">
      <w:pPr>
        <w:pStyle w:val="Paragraphedeliste"/>
        <w:ind w:left="0"/>
        <w:jc w:val="both"/>
      </w:pPr>
    </w:p>
    <w:p w14:paraId="5025D9DE" w14:textId="77777777" w:rsidR="00FA5B91" w:rsidRPr="00CC3B52" w:rsidRDefault="00FA5B91" w:rsidP="00571126">
      <w:pPr>
        <w:pStyle w:val="Paragraphedeliste"/>
        <w:ind w:left="0"/>
        <w:jc w:val="both"/>
      </w:pPr>
    </w:p>
    <w:p w14:paraId="5723FC2E" w14:textId="77777777" w:rsidR="00F27514" w:rsidRDefault="00F27514" w:rsidP="00571126">
      <w:pPr>
        <w:pStyle w:val="Paragraphedeliste"/>
        <w:ind w:left="0"/>
        <w:jc w:val="both"/>
        <w:rPr>
          <w:b/>
        </w:rPr>
      </w:pPr>
    </w:p>
    <w:p w14:paraId="1A8E4515" w14:textId="77777777" w:rsidR="00571126" w:rsidRDefault="00571126" w:rsidP="00BE0013">
      <w:pPr>
        <w:pStyle w:val="Paragraphedeliste"/>
        <w:numPr>
          <w:ilvl w:val="0"/>
          <w:numId w:val="1"/>
        </w:numPr>
        <w:jc w:val="both"/>
        <w:rPr>
          <w:b/>
        </w:rPr>
      </w:pPr>
      <w:r>
        <w:rPr>
          <w:b/>
        </w:rPr>
        <w:t>IT</w:t>
      </w:r>
      <w:r w:rsidR="00F27514">
        <w:rPr>
          <w:b/>
        </w:rPr>
        <w:t xml:space="preserve"> requirements</w:t>
      </w:r>
    </w:p>
    <w:p w14:paraId="5EFCFE55" w14:textId="77777777" w:rsidR="00F27514" w:rsidRDefault="00F27514" w:rsidP="00F27514">
      <w:pPr>
        <w:pStyle w:val="Paragraphedeliste"/>
        <w:ind w:left="0"/>
        <w:jc w:val="both"/>
        <w:rPr>
          <w:b/>
        </w:rPr>
      </w:pPr>
    </w:p>
    <w:p w14:paraId="2AB5FC90" w14:textId="77777777" w:rsidR="00CC3B52" w:rsidRDefault="00CC3B52" w:rsidP="00F27514">
      <w:pPr>
        <w:pStyle w:val="Paragraphedeliste"/>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14:paraId="22A6F98E" w14:textId="3C9186AF" w:rsidR="00F27514" w:rsidRDefault="00F27514" w:rsidP="00F27514">
      <w:pPr>
        <w:pStyle w:val="Paragraphedeliste"/>
        <w:ind w:left="0"/>
        <w:jc w:val="both"/>
      </w:pPr>
      <w:r w:rsidRPr="00F27514">
        <w:t xml:space="preserve">All </w:t>
      </w:r>
      <w:r w:rsidR="00CC3B52">
        <w:t xml:space="preserve">tasks </w:t>
      </w:r>
      <w:proofErr w:type="gramStart"/>
      <w:r w:rsidR="00CC3B52">
        <w:t xml:space="preserve">will be coded in </w:t>
      </w:r>
      <w:r w:rsidR="00580B4D">
        <w:t>JavaScript</w:t>
      </w:r>
      <w:r w:rsidR="00CC3B52">
        <w:t>, and hosted on an ICM</w:t>
      </w:r>
      <w:r w:rsidR="006C33F1">
        <w:t>/PRISME</w:t>
      </w:r>
      <w:r w:rsidR="00CC3B52">
        <w:t xml:space="preserve"> Apache server</w:t>
      </w:r>
      <w:proofErr w:type="gramEnd"/>
      <w:r w:rsidR="00CC3B52">
        <w:t>.</w:t>
      </w:r>
    </w:p>
    <w:p w14:paraId="7AC07CDF" w14:textId="77777777" w:rsidR="00CC3B52" w:rsidRDefault="00CC3B52" w:rsidP="00F27514">
      <w:pPr>
        <w:pStyle w:val="Paragraphedeliste"/>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14:paraId="4583715F" w14:textId="77777777" w:rsidR="006C33F1" w:rsidRDefault="006C33F1" w:rsidP="00F27514">
      <w:pPr>
        <w:pStyle w:val="Paragraphedeliste"/>
        <w:ind w:left="0"/>
        <w:jc w:val="both"/>
      </w:pPr>
      <w:r>
        <w:t>A dedicated emailing system will be used to inform each participant about the upcoming behavioural testing session, 2 days prior to each testing window. Note that tests do not have the same testing schedule (in particular: the self-efficacy learning test has a relatively sparser testing schedule).</w:t>
      </w:r>
    </w:p>
    <w:p w14:paraId="2A3C81C0" w14:textId="56D4B9EA" w:rsidR="006C33F1" w:rsidRDefault="001C1A65" w:rsidP="00F27514">
      <w:pPr>
        <w:pStyle w:val="Paragraphedeliste"/>
        <w:ind w:left="0"/>
        <w:jc w:val="both"/>
      </w:pPr>
      <w:r>
        <w:t>Below is a schematic summary of the IT architecture of the project:</w:t>
      </w:r>
    </w:p>
    <w:p w14:paraId="40251871" w14:textId="385560B2" w:rsidR="001C1A65" w:rsidRPr="00F27514" w:rsidRDefault="001C1A65" w:rsidP="00F27514">
      <w:pPr>
        <w:pStyle w:val="Paragraphedeliste"/>
        <w:ind w:left="0"/>
        <w:jc w:val="both"/>
      </w:pPr>
    </w:p>
    <w:tbl>
      <w:tblPr>
        <w:tblStyle w:val="Grilledutableau"/>
        <w:tblW w:w="0" w:type="auto"/>
        <w:tblLook w:val="04A0" w:firstRow="1" w:lastRow="0" w:firstColumn="1" w:lastColumn="0" w:noHBand="0" w:noVBand="1"/>
      </w:tblPr>
      <w:tblGrid>
        <w:gridCol w:w="3881"/>
        <w:gridCol w:w="5181"/>
      </w:tblGrid>
      <w:tr w:rsidR="001C1A65" w14:paraId="43A54D10" w14:textId="77777777" w:rsidTr="001C1A65">
        <w:tc>
          <w:tcPr>
            <w:tcW w:w="3881" w:type="dxa"/>
          </w:tcPr>
          <w:p w14:paraId="3BFD6B28" w14:textId="28226E47" w:rsidR="001C1A65" w:rsidRDefault="001C1A65" w:rsidP="00F27514">
            <w:pPr>
              <w:pStyle w:val="Paragraphedeliste"/>
              <w:ind w:left="0"/>
              <w:jc w:val="both"/>
            </w:pPr>
            <w:r w:rsidRPr="001C1A65">
              <w:rPr>
                <w:noProof/>
                <w:lang w:val="fr-FR" w:eastAsia="fr-FR"/>
              </w:rPr>
              <w:drawing>
                <wp:inline distT="0" distB="0" distL="0" distR="0" wp14:anchorId="4BED6B9D" wp14:editId="6E464D5C">
                  <wp:extent cx="2327275" cy="24415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9317" t="8419" r="11267" b="11643"/>
                          <a:stretch/>
                        </pic:blipFill>
                        <pic:spPr bwMode="auto">
                          <a:xfrm>
                            <a:off x="0" y="0"/>
                            <a:ext cx="2327275" cy="24415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81" w:type="dxa"/>
          </w:tcPr>
          <w:p w14:paraId="1515D21D" w14:textId="0E4D6B48" w:rsidR="001C1A65" w:rsidRDefault="001C1A65" w:rsidP="001C1A65">
            <w:pPr>
              <w:pStyle w:val="Paragraphedeliste"/>
              <w:numPr>
                <w:ilvl w:val="0"/>
                <w:numId w:val="8"/>
              </w:numPr>
              <w:jc w:val="both"/>
            </w:pPr>
            <w:r>
              <w:t>External users will access the ICM Apache server using a secure protocol (SSL key)</w:t>
            </w:r>
          </w:p>
          <w:p w14:paraId="4B1958CF" w14:textId="27918115" w:rsidR="001C1A65" w:rsidRDefault="001C1A65" w:rsidP="001C1A65">
            <w:pPr>
              <w:pStyle w:val="Paragraphedeliste"/>
              <w:numPr>
                <w:ilvl w:val="0"/>
                <w:numId w:val="8"/>
              </w:numPr>
              <w:jc w:val="both"/>
            </w:pPr>
            <w:r>
              <w:t xml:space="preserve">This server will host the </w:t>
            </w:r>
            <w:proofErr w:type="spellStart"/>
            <w:r>
              <w:t>javascript</w:t>
            </w:r>
            <w:proofErr w:type="spellEnd"/>
            <w:r>
              <w:t xml:space="preserve"> code that is requires for the online testing sessions, and record participants’ test results and questionnaire responses.</w:t>
            </w:r>
          </w:p>
          <w:p w14:paraId="0404B520" w14:textId="25497655" w:rsidR="001C1A65" w:rsidRDefault="001C1A65" w:rsidP="001C1A65">
            <w:pPr>
              <w:pStyle w:val="Paragraphedeliste"/>
              <w:numPr>
                <w:ilvl w:val="0"/>
                <w:numId w:val="8"/>
              </w:numPr>
              <w:jc w:val="both"/>
            </w:pPr>
            <w:r>
              <w:t>This ICM Apache server will send encrypted data to a secure Amazon MySQL database, which will be backed-up every week.</w:t>
            </w:r>
          </w:p>
        </w:tc>
      </w:tr>
    </w:tbl>
    <w:p w14:paraId="1CBE0130" w14:textId="498CF879" w:rsidR="001C1A65" w:rsidRPr="00F27514" w:rsidRDefault="001C1A65" w:rsidP="00F27514">
      <w:pPr>
        <w:pStyle w:val="Paragraphedeliste"/>
        <w:ind w:left="0"/>
        <w:jc w:val="both"/>
      </w:pPr>
    </w:p>
    <w:sectPr w:rsidR="001C1A65"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711FF1"/>
    <w:multiLevelType w:val="hybridMultilevel"/>
    <w:tmpl w:val="066469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F66D59"/>
    <w:multiLevelType w:val="hybridMultilevel"/>
    <w:tmpl w:val="744619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6"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7"/>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xsQQiC0NDS3NTcyUdpeDU4uLM/DyQAsNaAKTHvSEsAAAA"/>
  </w:docVars>
  <w:rsids>
    <w:rsidRoot w:val="00BE0013"/>
    <w:rsid w:val="0002799F"/>
    <w:rsid w:val="00043CC6"/>
    <w:rsid w:val="000613B4"/>
    <w:rsid w:val="000B0E1D"/>
    <w:rsid w:val="000D2799"/>
    <w:rsid w:val="001A51A8"/>
    <w:rsid w:val="001C0CC5"/>
    <w:rsid w:val="001C1A65"/>
    <w:rsid w:val="00214864"/>
    <w:rsid w:val="002309C7"/>
    <w:rsid w:val="00232D7F"/>
    <w:rsid w:val="002645D5"/>
    <w:rsid w:val="00264A34"/>
    <w:rsid w:val="002B4EEF"/>
    <w:rsid w:val="002C3D9B"/>
    <w:rsid w:val="003065FB"/>
    <w:rsid w:val="003E2894"/>
    <w:rsid w:val="003F7B17"/>
    <w:rsid w:val="004F0A37"/>
    <w:rsid w:val="00571126"/>
    <w:rsid w:val="005762C9"/>
    <w:rsid w:val="00580B4D"/>
    <w:rsid w:val="0069478C"/>
    <w:rsid w:val="006C33F1"/>
    <w:rsid w:val="007D0618"/>
    <w:rsid w:val="00853FB6"/>
    <w:rsid w:val="0096482A"/>
    <w:rsid w:val="009A5474"/>
    <w:rsid w:val="009E6F1D"/>
    <w:rsid w:val="00A31D18"/>
    <w:rsid w:val="00A33771"/>
    <w:rsid w:val="00BE0013"/>
    <w:rsid w:val="00C451AB"/>
    <w:rsid w:val="00C90DFF"/>
    <w:rsid w:val="00CC3B52"/>
    <w:rsid w:val="00D05EF5"/>
    <w:rsid w:val="00DB69D9"/>
    <w:rsid w:val="00E56BB1"/>
    <w:rsid w:val="00E8511F"/>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2B97"/>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E0013"/>
    <w:pPr>
      <w:ind w:left="720"/>
      <w:contextualSpacing/>
    </w:pPr>
  </w:style>
  <w:style w:type="table" w:styleId="Grilledutableau">
    <w:name w:val="Table Grid"/>
    <w:basedOn w:val="TableauNormal"/>
    <w:uiPriority w:val="39"/>
    <w:rsid w:val="001C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5</Pages>
  <Words>2595</Words>
  <Characters>14274</Characters>
  <Application>Microsoft Office Word</Application>
  <DocSecurity>0</DocSecurity>
  <Lines>118</Lines>
  <Paragraphs>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DAUNIZEAU Jean</cp:lastModifiedBy>
  <cp:revision>10</cp:revision>
  <dcterms:created xsi:type="dcterms:W3CDTF">2020-04-25T11:10:00Z</dcterms:created>
  <dcterms:modified xsi:type="dcterms:W3CDTF">2020-05-2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